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69C18BD" w14:textId="16E1852F" w:rsidR="00804676" w:rsidRPr="00804676" w:rsidRDefault="00804676" w:rsidP="00804676">
      <w:pPr>
        <w:rPr>
          <w:b/>
          <w:bCs/>
          <w:sz w:val="32"/>
          <w:szCs w:val="32"/>
        </w:rPr>
      </w:pPr>
    </w:p>
    <w:p w14:paraId="64BF2A26" w14:textId="77777777" w:rsidR="00804676" w:rsidRDefault="00804676" w:rsidP="00804676"/>
    <w:p w14:paraId="52B9FB60" w14:textId="301CC854" w:rsidR="00910F08" w:rsidRPr="00804676" w:rsidRDefault="00DC1A6C" w:rsidP="00DC1A6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>Introduction</w:t>
      </w:r>
    </w:p>
    <w:p w14:paraId="60ACA8C7" w14:textId="1A40C782" w:rsidR="00BA0AF1" w:rsidRDefault="00BA0AF1" w:rsidP="00804676"/>
    <w:p w14:paraId="423291FB" w14:textId="59632B78" w:rsidR="00BA0AF1" w:rsidRDefault="00BA0AF1" w:rsidP="00804676">
      <w:r>
        <w:t>Machine Learning (ML)</w:t>
      </w:r>
    </w:p>
    <w:p w14:paraId="75BA03C6" w14:textId="77777777" w:rsidR="00BA0AF1" w:rsidRDefault="00BA0AF1" w:rsidP="00804676"/>
    <w:p w14:paraId="452AB2C4" w14:textId="506B50EB" w:rsidR="00804676" w:rsidRDefault="001E00B8" w:rsidP="003F188B">
      <w:r w:rsidRPr="001E00B8">
        <w:t>Th</w:t>
      </w:r>
      <w:r>
        <w:t>e</w:t>
      </w:r>
      <w:r w:rsidRPr="001E00B8">
        <w:t xml:space="preserve"> </w:t>
      </w:r>
      <w:r>
        <w:t>report</w:t>
      </w:r>
      <w:r w:rsidRPr="001E00B8">
        <w:t xml:space="preserve"> is </w:t>
      </w:r>
      <w:r>
        <w:t>presented</w:t>
      </w:r>
      <w:r w:rsidRPr="001E00B8">
        <w:t xml:space="preserve"> as follows. Section 2 </w:t>
      </w:r>
      <w:r>
        <w:t>reviews</w:t>
      </w:r>
      <w:r w:rsidRPr="001E00B8">
        <w:t xml:space="preserve"> </w:t>
      </w:r>
      <w:r>
        <w:t>previous</w:t>
      </w:r>
      <w:r w:rsidRPr="001E00B8">
        <w:t xml:space="preserve"> studies</w:t>
      </w:r>
      <w:r>
        <w:t xml:space="preserve"> which are related to the topic</w:t>
      </w:r>
      <w:r w:rsidRPr="001E00B8">
        <w:t>. Section 3</w:t>
      </w:r>
      <w:r>
        <w:t xml:space="preserve"> propose</w:t>
      </w:r>
      <w:r w:rsidR="002131B1">
        <w:t>s</w:t>
      </w:r>
      <w:r>
        <w:t xml:space="preserve"> the research question of th</w:t>
      </w:r>
      <w:r w:rsidR="002131B1">
        <w:t>e report. Section 4</w:t>
      </w:r>
      <w:r w:rsidRPr="001E00B8">
        <w:t xml:space="preserve"> </w:t>
      </w:r>
      <w:r w:rsidR="00BA0AF1">
        <w:t xml:space="preserve">presents the </w:t>
      </w:r>
      <w:r w:rsidR="00BA0AF1">
        <w:rPr>
          <w:rFonts w:hint="eastAsia"/>
        </w:rPr>
        <w:t>research</w:t>
      </w:r>
      <w:r w:rsidR="00BA0AF1">
        <w:rPr>
          <w:lang w:val="en-US"/>
        </w:rPr>
        <w:t xml:space="preserve">-based </w:t>
      </w:r>
      <w:r w:rsidR="00BA0AF1">
        <w:t xml:space="preserve">data. Section 5 </w:t>
      </w:r>
      <w:r w:rsidRPr="001E00B8">
        <w:t>describes the methodology</w:t>
      </w:r>
      <w:r w:rsidR="00BA0AF1">
        <w:t xml:space="preserve"> of ML algorithms</w:t>
      </w:r>
      <w:r w:rsidRPr="001E00B8">
        <w:t xml:space="preserve">. Section </w:t>
      </w:r>
      <w:r w:rsidR="00BA0AF1">
        <w:t>6</w:t>
      </w:r>
      <w:r w:rsidRPr="001E00B8">
        <w:t xml:space="preserve"> </w:t>
      </w:r>
      <w:r w:rsidR="00D56136">
        <w:t xml:space="preserve">provides the results and assesses performance of the models. Section 7 concludes </w:t>
      </w:r>
      <w:r w:rsidR="003F188B">
        <w:t>the report.</w:t>
      </w:r>
    </w:p>
    <w:p w14:paraId="65E3C417" w14:textId="77777777" w:rsidR="003F6DAF" w:rsidRDefault="003F6DAF" w:rsidP="00804676"/>
    <w:p w14:paraId="4B6AD51B" w14:textId="04736EA5" w:rsidR="00DC1A6C" w:rsidRPr="00804676" w:rsidRDefault="00804676" w:rsidP="00DC1A6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>Literature Review</w:t>
      </w:r>
    </w:p>
    <w:p w14:paraId="4FC90563" w14:textId="77777777" w:rsidR="00804676" w:rsidRDefault="00804676" w:rsidP="00804676"/>
    <w:p w14:paraId="5B686A76" w14:textId="53111B19" w:rsidR="00804676" w:rsidRDefault="00804676" w:rsidP="00804676"/>
    <w:p w14:paraId="5249648C" w14:textId="77777777" w:rsidR="003F6DAF" w:rsidRDefault="003F6DAF" w:rsidP="00804676"/>
    <w:p w14:paraId="05CED100" w14:textId="675FDE78" w:rsidR="00804676" w:rsidRPr="00804676" w:rsidRDefault="00804676" w:rsidP="00DC1A6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>Research question</w:t>
      </w:r>
    </w:p>
    <w:p w14:paraId="63E690DC" w14:textId="4EC8528D" w:rsidR="00804676" w:rsidRDefault="00804676" w:rsidP="00804676"/>
    <w:p w14:paraId="60BC63CE" w14:textId="79F8ABE0" w:rsidR="00804676" w:rsidRDefault="00804676" w:rsidP="00804676"/>
    <w:p w14:paraId="53E6A9E8" w14:textId="77777777" w:rsidR="003F6DAF" w:rsidRDefault="003F6DAF" w:rsidP="00804676"/>
    <w:p w14:paraId="2B994D64" w14:textId="477BD221" w:rsidR="00804676" w:rsidRPr="00804676" w:rsidRDefault="00804676" w:rsidP="00DC1A6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>Data</w:t>
      </w:r>
    </w:p>
    <w:p w14:paraId="4FD0179D" w14:textId="0B07A21F" w:rsidR="00804676" w:rsidRDefault="00804676" w:rsidP="00804676"/>
    <w:p w14:paraId="3EE32327" w14:textId="2AC8693C" w:rsidR="00BD58D4" w:rsidRDefault="00BD58D4" w:rsidP="00804676"/>
    <w:p w14:paraId="6579E302" w14:textId="70FA6AFE" w:rsidR="00BD58D4" w:rsidRDefault="001863D5" w:rsidP="00804676">
      <w:r>
        <w:fldChar w:fldCharType="begin"/>
      </w:r>
      <w:r>
        <w:instrText xml:space="preserve"> ADDIN ZOTERO_ITEM CSL_CITATION {"citationID":"4MvTCVci","properties":{"formattedCitation":"({\\i{}Price Paid Data}, no date)","plainCitation":"(Price Paid Data, no date)","noteIndex":0},"citationItems":[{"id":143,"uris":["http://zotero.org/groups/4505097/items/E98HPJ8C"],"itemData":{"id":143,"type":"webpage","abstract":"Download the Price Paid Data (PPD) in text or CSV format and access our linked data.","container-title":"GOV.UK","language":"en","title":"Price Paid Data","URL":"https://www.gov.uk/government/statistical-data-sets/price-paid-data-downloads","accessed":{"date-parts":[["2022",4,17]]}}}],"schema":"https://github.com/citation-style-language/schema/raw/master/csl-citation.json"} </w:instrText>
      </w:r>
      <w:r>
        <w:fldChar w:fldCharType="separate"/>
      </w:r>
      <w:r w:rsidRPr="001863D5">
        <w:rPr>
          <w:rFonts w:ascii="Calibri" w:cs="Calibri"/>
        </w:rPr>
        <w:t>(</w:t>
      </w:r>
      <w:r w:rsidRPr="001863D5">
        <w:rPr>
          <w:rFonts w:ascii="Calibri" w:cs="Calibri"/>
          <w:i/>
          <w:iCs/>
        </w:rPr>
        <w:t>Price Paid Data</w:t>
      </w:r>
      <w:r w:rsidRPr="001863D5">
        <w:rPr>
          <w:rFonts w:ascii="Calibri" w:cs="Calibri"/>
        </w:rPr>
        <w:t>, no date)</w:t>
      </w:r>
      <w:r>
        <w:fldChar w:fldCharType="end"/>
      </w:r>
    </w:p>
    <w:p w14:paraId="6CABC93F" w14:textId="15545D71" w:rsidR="00BD58D4" w:rsidRDefault="00BD58D4" w:rsidP="00804676"/>
    <w:p w14:paraId="60916CB9" w14:textId="77777777" w:rsidR="00BD58D4" w:rsidRDefault="00BD58D4" w:rsidP="00804676"/>
    <w:p w14:paraId="74392868" w14:textId="186C0BF5" w:rsidR="00804676" w:rsidRDefault="003F6DAF" w:rsidP="00804676">
      <w:pPr>
        <w:rPr>
          <w:lang w:val="en-CN"/>
        </w:rPr>
      </w:pPr>
      <w:r w:rsidRPr="003F6DAF">
        <w:rPr>
          <w:lang w:val="en-CN"/>
        </w:rPr>
        <w:t>The specific approach to achieve is outlined in the following section.</w:t>
      </w:r>
    </w:p>
    <w:p w14:paraId="0413783F" w14:textId="77777777" w:rsidR="003F6DAF" w:rsidRPr="003F6DAF" w:rsidRDefault="003F6DAF" w:rsidP="00804676">
      <w:pPr>
        <w:rPr>
          <w:lang w:val="en-CN"/>
        </w:rPr>
      </w:pPr>
    </w:p>
    <w:p w14:paraId="681A2A21" w14:textId="0E0299E0" w:rsidR="00804676" w:rsidRPr="00804676" w:rsidRDefault="00804676" w:rsidP="00DC1A6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>Methodology</w:t>
      </w:r>
    </w:p>
    <w:p w14:paraId="14D5CE77" w14:textId="70B23A84" w:rsidR="00804676" w:rsidRDefault="00804676" w:rsidP="00804676"/>
    <w:p w14:paraId="404C3EC4" w14:textId="4810B7D9" w:rsidR="003F6DAF" w:rsidRDefault="003F6DAF" w:rsidP="00804676"/>
    <w:p w14:paraId="4469E715" w14:textId="77777777" w:rsidR="003F6DAF" w:rsidRDefault="003F6DAF" w:rsidP="00804676"/>
    <w:p w14:paraId="17E1DF8F" w14:textId="41CD7391" w:rsidR="00804676" w:rsidRPr="00804676" w:rsidRDefault="00804676" w:rsidP="00DC1A6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 xml:space="preserve">Results </w:t>
      </w:r>
      <w:r w:rsidR="00BA0AF1">
        <w:rPr>
          <w:b/>
          <w:bCs/>
          <w:sz w:val="28"/>
          <w:szCs w:val="28"/>
        </w:rPr>
        <w:t>and Discussion</w:t>
      </w:r>
    </w:p>
    <w:p w14:paraId="2CB815CB" w14:textId="77777777" w:rsidR="00804676" w:rsidRDefault="00804676" w:rsidP="00804676"/>
    <w:p w14:paraId="5366A5FA" w14:textId="2DD2F602" w:rsidR="00804676" w:rsidRDefault="00804676" w:rsidP="00804676"/>
    <w:p w14:paraId="11347B5A" w14:textId="77777777" w:rsidR="003F6DAF" w:rsidRDefault="003F6DAF" w:rsidP="00804676"/>
    <w:p w14:paraId="1CE95073" w14:textId="004AF546" w:rsidR="00804676" w:rsidRPr="00804676" w:rsidRDefault="00804676" w:rsidP="00DC1A6C">
      <w:pPr>
        <w:pStyle w:val="ListParagraph"/>
        <w:numPr>
          <w:ilvl w:val="0"/>
          <w:numId w:val="1"/>
        </w:num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>Conclusion</w:t>
      </w:r>
    </w:p>
    <w:p w14:paraId="4D651CD1" w14:textId="3B0F4B7A" w:rsidR="00D80960" w:rsidRDefault="00D80960"/>
    <w:p w14:paraId="54CF6115" w14:textId="256CF042" w:rsidR="00D80960" w:rsidRDefault="00D80960"/>
    <w:p w14:paraId="5F49CF2B" w14:textId="77777777" w:rsidR="003F6DAF" w:rsidRDefault="003F6DAF"/>
    <w:p w14:paraId="63B3B12C" w14:textId="48F1FA08" w:rsidR="00D80960" w:rsidRPr="00804676" w:rsidRDefault="00804676">
      <w:pPr>
        <w:rPr>
          <w:b/>
          <w:bCs/>
          <w:sz w:val="28"/>
          <w:szCs w:val="28"/>
        </w:rPr>
      </w:pPr>
      <w:r w:rsidRPr="00804676">
        <w:rPr>
          <w:b/>
          <w:bCs/>
          <w:sz w:val="28"/>
          <w:szCs w:val="28"/>
        </w:rPr>
        <w:t>Bibliography</w:t>
      </w:r>
    </w:p>
    <w:p w14:paraId="3D875811" w14:textId="77777777" w:rsidR="001863D5" w:rsidRPr="001863D5" w:rsidRDefault="001863D5" w:rsidP="001863D5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863D5">
        <w:rPr>
          <w:rFonts w:ascii="Calibri" w:cs="Calibri"/>
          <w:i/>
          <w:iCs/>
        </w:rPr>
        <w:t>Price Paid Data</w:t>
      </w:r>
      <w:r w:rsidRPr="001863D5">
        <w:rPr>
          <w:rFonts w:ascii="Calibri" w:cs="Calibri"/>
        </w:rPr>
        <w:t xml:space="preserve"> (no date) </w:t>
      </w:r>
      <w:r w:rsidRPr="001863D5">
        <w:rPr>
          <w:rFonts w:ascii="Calibri" w:cs="Calibri"/>
          <w:i/>
          <w:iCs/>
        </w:rPr>
        <w:t>GOV.UK</w:t>
      </w:r>
      <w:r w:rsidRPr="001863D5">
        <w:rPr>
          <w:rFonts w:ascii="Calibri" w:cs="Calibri"/>
        </w:rPr>
        <w:t>. Available at: https://www.gov.uk/government/statistical-data-sets/price-paid-data-downloads (Accessed: 17 April 2022).</w:t>
      </w:r>
    </w:p>
    <w:p w14:paraId="58B948CD" w14:textId="107674FE" w:rsidR="00D80960" w:rsidRDefault="001863D5">
      <w:r>
        <w:fldChar w:fldCharType="end"/>
      </w:r>
    </w:p>
    <w:p w14:paraId="1E42D4D7" w14:textId="04EBF3A2" w:rsidR="00D80960" w:rsidRDefault="00D80960"/>
    <w:p w14:paraId="6AEE31D1" w14:textId="77777777" w:rsidR="00D80960" w:rsidRPr="009142F9" w:rsidRDefault="00D80960">
      <w:pPr>
        <w:rPr>
          <w:lang w:val="en-CN"/>
        </w:rPr>
      </w:pPr>
    </w:p>
    <w:sectPr w:rsidR="00D80960" w:rsidRPr="009142F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BAF4A00"/>
    <w:multiLevelType w:val="hybridMultilevel"/>
    <w:tmpl w:val="98FA2258"/>
    <w:lvl w:ilvl="0" w:tplc="C5A61FE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634535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0960"/>
    <w:rsid w:val="0000637C"/>
    <w:rsid w:val="001863D5"/>
    <w:rsid w:val="001E00B8"/>
    <w:rsid w:val="002131B1"/>
    <w:rsid w:val="0025500E"/>
    <w:rsid w:val="002A3063"/>
    <w:rsid w:val="003F188B"/>
    <w:rsid w:val="003F6DAF"/>
    <w:rsid w:val="00461D76"/>
    <w:rsid w:val="005E10BB"/>
    <w:rsid w:val="00672844"/>
    <w:rsid w:val="006A0DF7"/>
    <w:rsid w:val="006B1EFB"/>
    <w:rsid w:val="00764A39"/>
    <w:rsid w:val="007C7EF6"/>
    <w:rsid w:val="00804676"/>
    <w:rsid w:val="00861616"/>
    <w:rsid w:val="008D71EE"/>
    <w:rsid w:val="00910F08"/>
    <w:rsid w:val="009142F9"/>
    <w:rsid w:val="00BA0AF1"/>
    <w:rsid w:val="00BD58D4"/>
    <w:rsid w:val="00D56136"/>
    <w:rsid w:val="00D80960"/>
    <w:rsid w:val="00DC1A6C"/>
    <w:rsid w:val="00DC5ECC"/>
    <w:rsid w:val="00E87938"/>
    <w:rsid w:val="00F204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7529142"/>
  <w15:docId w15:val="{7946D2CF-805C-A842-B609-85B600069C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1A6C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863D5"/>
    <w:pPr>
      <w:spacing w:after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400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9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74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533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509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0684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80730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6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6826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925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28130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43668954">
                          <w:marLeft w:val="0"/>
                          <w:marRight w:val="0"/>
                          <w:marTop w:val="0"/>
                          <w:marBottom w:val="12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7610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618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8916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55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55229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78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295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40263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70675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831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9092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92777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31947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29593405">
                              <w:marLeft w:val="0"/>
                              <w:marRight w:val="-75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494863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605210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4422102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7511616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675659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071494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230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96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26549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325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6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60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30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2</Pages>
  <Words>232</Words>
  <Characters>1324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Zhonghao</dc:creator>
  <cp:keywords/>
  <dc:description/>
  <cp:lastModifiedBy>Li, Zhonghao</cp:lastModifiedBy>
  <cp:revision>1</cp:revision>
  <dcterms:created xsi:type="dcterms:W3CDTF">2022-03-29T11:02:00Z</dcterms:created>
  <dcterms:modified xsi:type="dcterms:W3CDTF">2022-04-18T0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glHN1hGu"/&gt;&lt;style id="http://www.zotero.org/styles/harvard-cite-them-right" hasBibliography="1" bibliographyStyleHasBeenSet="1"/&gt;&lt;prefs&gt;&lt;pref name="fieldType" value="Field"/&gt;&lt;pref name="automaticJ</vt:lpwstr>
  </property>
  <property fmtid="{D5CDD505-2E9C-101B-9397-08002B2CF9AE}" pid="3" name="ZOTERO_PREF_2">
    <vt:lpwstr>ournalAbbreviations" value="true"/&gt;&lt;/prefs&gt;&lt;/data&gt;</vt:lpwstr>
  </property>
</Properties>
</file>